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6C6A" w:rsidRPr="004659AD" w:rsidRDefault="00EF6C6A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C:\\Users\\mrt\\Source\\Repos\\Haemophilus\\HaemophilusWeb\\ReportTemplates\\includes\\Seite 1.docx" </w:instrText>
      </w:r>
      <w:r>
        <w:fldChar w:fldCharType="separate"/>
      </w:r>
      <w:r>
        <w:rPr>
          <w:rFonts w:ascii="Arial" w:hAnsi="Arial" w:cs="Arial"/>
        </w:rPr>
        <w:t>{SenderName}</w:t>
      </w:r>
    </w:p>
    <w:p w:rsidR="00EF6C6A" w:rsidRPr="004659AD" w:rsidRDefault="00EF6C6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:rsidR="00EF6C6A" w:rsidRPr="00CF0FB3" w:rsidRDefault="00EF6C6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:rsidR="00EF6C6A" w:rsidRDefault="00EF6C6A" w:rsidP="00644979">
      <w:pPr>
        <w:rPr>
          <w:rFonts w:ascii="Arial" w:hAnsi="Arial" w:cs="Arial"/>
        </w:rPr>
      </w:pPr>
    </w:p>
    <w:p w:rsidR="00EF6C6A" w:rsidRPr="007E1298" w:rsidRDefault="00EF6C6A" w:rsidP="00644979">
      <w:pPr>
        <w:rPr>
          <w:rFonts w:ascii="Arial" w:hAnsi="Arial" w:cs="Arial"/>
          <w:b/>
          <w:bCs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Pr="003136E9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EF6C6A" w:rsidRPr="0076291A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EF6C6A" w:rsidRPr="00F923CE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51595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EF6C6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EF6C6A" w:rsidRPr="00D30BF0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EF6C6A" w:rsidRPr="00D30BF0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EF6C6A" w:rsidTr="001421A2">
              <w:tc>
                <w:tcPr>
                  <w:tcW w:w="1914" w:type="dxa"/>
                  <w:shd w:val="clear" w:color="auto" w:fill="auto"/>
                </w:tcPr>
                <w:p w:rsidR="00EF6C6A" w:rsidRPr="00665A18" w:rsidRDefault="00EF6C6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:rsidR="00EF6C6A" w:rsidRPr="00665A18" w:rsidRDefault="00EF6C6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:rsidR="00EF6C6A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EF6C6A" w:rsidRPr="00644979" w:rsidRDefault="00EF6C6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:rsidR="00EF6C6A" w:rsidRPr="001623D5" w:rsidRDefault="00EF6C6A" w:rsidP="00EF6C6A">
      <w:pPr>
        <w:pStyle w:val="Kopfzeile"/>
      </w:pPr>
      <w:r>
        <w:fldChar w:fldCharType="end"/>
      </w:r>
    </w:p>
    <w:p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:rsidTr="00C75525">
        <w:trPr>
          <w:trHeight w:val="300"/>
        </w:trPr>
        <w:tc>
          <w:tcPr>
            <w:tcW w:w="2389" w:type="dxa"/>
            <w:shd w:val="clear" w:color="000000" w:fill="BFBFBF"/>
          </w:tcPr>
          <w:p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begin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instrText xml:space="preserve"> ADDIN EN.REFLIST </w:instrText>
      </w:r>
      <w:r w:rsidRPr="0080037A">
        <w:rPr>
          <w:rFonts w:ascii="Arial" w:hAnsi="Arial" w:cs="Arial"/>
          <w:bCs/>
          <w:color w:val="000000"/>
          <w:szCs w:val="22"/>
        </w:rPr>
        <w:fldChar w:fldCharType="separate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>1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2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3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 xml:space="preserve">Georgiou M, Munoz R, Roman F, Canton R, Gomez-Lus R, Campos J, et al. Ciprofloxacin-resistant Haemophilus influenzae strains possess mutations in analogous positions of GyrA and ParC. </w:t>
      </w:r>
      <w:r w:rsidRPr="0080037A">
        <w:rPr>
          <w:rFonts w:ascii="Arial" w:hAnsi="Arial" w:cs="Arial"/>
          <w:bCs/>
          <w:color w:val="000000"/>
          <w:szCs w:val="22"/>
        </w:rPr>
        <w:t>Antimicrob Agents Chemother. 1996;40:1741-1744.</w:t>
      </w:r>
    </w:p>
    <w:p w:rsidR="008E63A1" w:rsidRPr="008E63A1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end"/>
      </w:r>
    </w:p>
    <w:p w:rsidR="00A772A2" w:rsidRDefault="000F488D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:rsidR="007E1298" w:rsidRPr="009C44A9" w:rsidRDefault="00CF0FB3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sectPr w:rsidR="007E1298" w:rsidRPr="009C44A9" w:rsidSect="0050415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A5D50" w:rsidRDefault="004A5D50">
      <w:r>
        <w:separator/>
      </w:r>
    </w:p>
  </w:endnote>
  <w:endnote w:type="continuationSeparator" w:id="0">
    <w:p w:rsidR="004A5D50" w:rsidRDefault="004A5D5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4A5D5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F68A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F68A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F7346" w:rsidRPr="006A7241" w:rsidRDefault="006F7346" w:rsidP="006F7346">
    <w:pPr>
      <w:rPr>
        <w:sz w:val="17"/>
        <w:szCs w:val="17"/>
      </w:rPr>
    </w:pPr>
  </w:p>
  <w:p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4A5D5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F68AA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F68A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F7346" w:rsidRPr="006A7241" w:rsidRDefault="006F7346" w:rsidP="006F7346">
    <w:pPr>
      <w:rPr>
        <w:sz w:val="17"/>
        <w:szCs w:val="17"/>
      </w:rPr>
    </w:pPr>
  </w:p>
  <w:p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A5D50" w:rsidRDefault="004A5D50">
      <w:r>
        <w:separator/>
      </w:r>
    </w:p>
  </w:footnote>
  <w:footnote w:type="continuationSeparator" w:id="0">
    <w:p w:rsidR="004A5D50" w:rsidRDefault="004A5D5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7346" w:rsidRDefault="006F7346" w:rsidP="006F7346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4A5D5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092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4A5D50">
      <w:rPr>
        <w:noProof/>
      </w:rPr>
      <w:pict>
        <v:shape id="Grafik 71" o:spid="_x0000_s2091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6F7346" w:rsidRDefault="006F7346" w:rsidP="006F7346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6F7346" w:rsidRDefault="006F7346" w:rsidP="006F7346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6F7346" w:rsidRPr="00000C19" w:rsidRDefault="006F7346" w:rsidP="006F7346">
    <w:pPr>
      <w:rPr>
        <w:sz w:val="12"/>
        <w:szCs w:val="12"/>
      </w:rPr>
    </w:pPr>
  </w:p>
  <w:p w:rsidR="006F7346" w:rsidRPr="00000C19" w:rsidRDefault="006F7346" w:rsidP="006F7346">
    <w:pPr>
      <w:rPr>
        <w:sz w:val="12"/>
        <w:szCs w:val="12"/>
      </w:rPr>
    </w:pPr>
  </w:p>
  <w:p w:rsidR="008E63A1" w:rsidRPr="006F7346" w:rsidRDefault="006F7346" w:rsidP="006F7346">
    <w:pPr>
      <w:pStyle w:val="Kopfzeile"/>
    </w:pPr>
    <w:r>
      <w:rPr>
        <w:sz w:val="12"/>
        <w:szCs w:val="12"/>
      </w:rPr>
      <w:fldChar w:fldCharType="end"/>
    </w:r>
    <w:bookmarkStart w:id="1" w:name="_GoBack"/>
    <w:bookmarkEnd w:id="1"/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6C6A" w:rsidRDefault="00EF6C6A" w:rsidP="00EF6C6A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C:\\Users\\mrt\\Source\\Repos\\Haemophilus\\HaemophilusWeb\\ReportTemplates\\includes\\Kopfzeile - Kontakt.docx" </w:instrText>
    </w:r>
    <w:r>
      <w:fldChar w:fldCharType="separate"/>
    </w:r>
    <w:r w:rsidR="004A5D50"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84" type="#_x0000_t202" style="position:absolute;margin-left:364.1pt;margin-top:95pt;width:156.8pt;height:304.25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:rsidR="00EF6C6A" w:rsidRDefault="00EF6C6A" w:rsidP="00EF6C6A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</w:rPr>
                </w:pP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</w:rPr>
                </w:pP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</w:rPr>
                </w:pP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EF6C6A" w:rsidRDefault="00EF6C6A" w:rsidP="00EF6C6A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EF6C6A" w:rsidRDefault="00EF6C6A" w:rsidP="00EF6C6A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4A5D5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9" o:spid="_x0000_s2085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4A5D50">
      <w:rPr>
        <w:noProof/>
      </w:rPr>
      <w:pict>
        <v:shape id="Grafik 30" o:spid="_x0000_s2083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EF6C6A" w:rsidRDefault="00EF6C6A" w:rsidP="00EF6C6A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EF6C6A" w:rsidRDefault="00EF6C6A" w:rsidP="00EF6C6A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EF6C6A" w:rsidRDefault="00EF6C6A" w:rsidP="00EF6C6A">
    <w:pPr>
      <w:rPr>
        <w:sz w:val="12"/>
        <w:szCs w:val="12"/>
      </w:rPr>
    </w:pPr>
  </w:p>
  <w:p w:rsidR="00EF6C6A" w:rsidRDefault="00EF6C6A" w:rsidP="00EF6C6A">
    <w:pPr>
      <w:pStyle w:val="Kopfzeile"/>
      <w:rPr>
        <w:sz w:val="12"/>
        <w:szCs w:val="12"/>
      </w:rPr>
    </w:pPr>
  </w:p>
  <w:p w:rsidR="00EF6C6A" w:rsidRDefault="00EF6C6A" w:rsidP="00EF6C6A">
    <w:pPr>
      <w:pStyle w:val="Kopfzeile"/>
      <w:rPr>
        <w:sz w:val="12"/>
        <w:szCs w:val="12"/>
      </w:rPr>
    </w:pPr>
  </w:p>
  <w:p w:rsidR="00EF6C6A" w:rsidRDefault="00EF6C6A" w:rsidP="00EF6C6A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EF6C6A" w:rsidRDefault="00EF6C6A" w:rsidP="00EF6C6A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EF6C6A" w:rsidRPr="00AD2792" w:rsidRDefault="00EF6C6A" w:rsidP="00EF6C6A"/>
  <w:p w:rsidR="000B1866" w:rsidRPr="00EF6C6A" w:rsidRDefault="00EF6C6A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FC5B45"/>
    <w:multiLevelType w:val="multilevel"/>
    <w:tmpl w:val="AE462972"/>
    <w:numStyleLink w:val="FormatvorlageAufgezhlt"/>
  </w:abstractNum>
  <w:abstractNum w:abstractNumId="1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5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3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E4530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68AA"/>
    <w:rsid w:val="006F7346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3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numbering" w:customStyle="1" w:styleId="Hyperlink">
    <w:name w:val="FormatvorlageAufgezhlt"/>
    <w:pPr>
      <w:numPr>
        <w:numId w:val="1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7126E15-C726-466F-A15F-935D56FE09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66</Words>
  <Characters>2308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6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rt</cp:lastModifiedBy>
  <cp:revision>14</cp:revision>
  <cp:lastPrinted>2015-05-19T09:27:00Z</cp:lastPrinted>
  <dcterms:created xsi:type="dcterms:W3CDTF">2015-05-19T21:00:00Z</dcterms:created>
  <dcterms:modified xsi:type="dcterms:W3CDTF">2016-02-03T20:27:00Z</dcterms:modified>
</cp:coreProperties>
</file>